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tbl>
      <w:tblPr>
        <w:tblStyle w:val="TableGrid"/>
        <w:tblpPr w:leftFromText="180" w:rightFromText="180" w:vertAnchor="text" w:tblpY="62"/>
        <w:tblW w:w="12724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50"/>
        <w:gridCol w:w="7366"/>
        <w:gridCol w:w="1980"/>
        <w:gridCol w:w="2028"/>
      </w:tblGrid>
      <w:tr w:rsidR="00910A97" w:rsidRPr="00037483" w14:paraId="720F81D1" w14:textId="77777777" w:rsidTr="00910A97"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381AF72" w14:textId="77777777" w:rsidR="00910A97" w:rsidRPr="00037483" w:rsidRDefault="00910A97" w:rsidP="00910A97">
            <w:pPr>
              <w:spacing w:line="276" w:lineRule="auto"/>
              <w:jc w:val="center"/>
              <w:rPr>
                <w:rFonts w:cs="Times New Roman"/>
                <w:b/>
                <w:bCs/>
                <w:color w:val="000000" w:themeColor="text1"/>
                <w:sz w:val="22"/>
                <w:szCs w:val="22"/>
              </w:rPr>
            </w:pPr>
            <w:r w:rsidRPr="00037483">
              <w:rPr>
                <w:rFonts w:cs="Times New Roman"/>
                <w:b/>
                <w:bCs/>
                <w:color w:val="000000" w:themeColor="text1"/>
                <w:sz w:val="22"/>
                <w:szCs w:val="22"/>
              </w:rPr>
              <w:t>Targets</w:t>
            </w:r>
          </w:p>
        </w:tc>
        <w:tc>
          <w:tcPr>
            <w:tcW w:w="7366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1344E1B" w14:textId="77777777" w:rsidR="00910A97" w:rsidRPr="00037483" w:rsidRDefault="00910A97" w:rsidP="00910A97">
            <w:pPr>
              <w:spacing w:line="276" w:lineRule="auto"/>
              <w:rPr>
                <w:rFonts w:cs="Times New Roman"/>
                <w:b/>
                <w:bCs/>
                <w:color w:val="000000" w:themeColor="text1"/>
                <w:sz w:val="22"/>
                <w:szCs w:val="22"/>
              </w:rPr>
            </w:pPr>
            <w:r w:rsidRPr="00037483">
              <w:rPr>
                <w:rFonts w:cs="Times New Roman"/>
                <w:b/>
                <w:bCs/>
                <w:color w:val="000000" w:themeColor="text1"/>
                <w:sz w:val="22"/>
                <w:szCs w:val="22"/>
              </w:rPr>
              <w:t>Primers</w:t>
            </w:r>
            <w:r>
              <w:rPr>
                <w:rFonts w:cs="Times New Roman"/>
                <w:b/>
                <w:bCs/>
                <w:color w:val="000000" w:themeColor="text1"/>
                <w:sz w:val="22"/>
                <w:szCs w:val="22"/>
              </w:rPr>
              <w:t>/Probes</w:t>
            </w:r>
          </w:p>
        </w:tc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EA5234B" w14:textId="77777777" w:rsidR="00910A97" w:rsidRPr="00037483" w:rsidRDefault="00910A97" w:rsidP="00910A97">
            <w:pPr>
              <w:spacing w:line="276" w:lineRule="auto"/>
              <w:jc w:val="center"/>
              <w:rPr>
                <w:rFonts w:cs="Times New Roman"/>
                <w:b/>
                <w:bCs/>
                <w:color w:val="000000" w:themeColor="text1"/>
                <w:sz w:val="22"/>
                <w:szCs w:val="22"/>
              </w:rPr>
            </w:pPr>
            <w:r w:rsidRPr="00037483">
              <w:rPr>
                <w:rFonts w:cs="Times New Roman"/>
                <w:b/>
                <w:bCs/>
                <w:color w:val="000000" w:themeColor="text1"/>
                <w:sz w:val="22"/>
                <w:szCs w:val="22"/>
              </w:rPr>
              <w:t>Amplicon Length (bp)</w:t>
            </w:r>
          </w:p>
        </w:tc>
        <w:tc>
          <w:tcPr>
            <w:tcW w:w="2028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047EB02" w14:textId="77777777" w:rsidR="00910A97" w:rsidRPr="00037483" w:rsidRDefault="00910A97" w:rsidP="00910A97">
            <w:pPr>
              <w:spacing w:line="276" w:lineRule="auto"/>
              <w:jc w:val="center"/>
              <w:rPr>
                <w:rFonts w:cs="Times New Roman"/>
                <w:b/>
                <w:bCs/>
                <w:color w:val="000000" w:themeColor="text1"/>
                <w:sz w:val="22"/>
                <w:szCs w:val="22"/>
              </w:rPr>
            </w:pPr>
            <w:r w:rsidRPr="00037483">
              <w:rPr>
                <w:rFonts w:cs="Times New Roman"/>
                <w:b/>
                <w:bCs/>
                <w:color w:val="000000" w:themeColor="text1"/>
                <w:sz w:val="22"/>
                <w:szCs w:val="22"/>
              </w:rPr>
              <w:t>Annealing Temperature (˚C)</w:t>
            </w:r>
          </w:p>
        </w:tc>
      </w:tr>
      <w:tr w:rsidR="00910A97" w:rsidRPr="00037483" w14:paraId="46248509" w14:textId="77777777" w:rsidTr="00910A97"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F423D0" w14:textId="6FB9A6B7" w:rsidR="00910A97" w:rsidRPr="00037483" w:rsidRDefault="00910A97" w:rsidP="00910A97">
            <w:pPr>
              <w:spacing w:line="276" w:lineRule="auto"/>
              <w:jc w:val="center"/>
              <w:rPr>
                <w:rFonts w:cs="Times New Roman"/>
                <w:sz w:val="22"/>
                <w:szCs w:val="22"/>
              </w:rPr>
            </w:pPr>
            <w:r w:rsidRPr="00037483">
              <w:rPr>
                <w:rFonts w:cs="Times New Roman"/>
                <w:sz w:val="22"/>
                <w:szCs w:val="22"/>
              </w:rPr>
              <w:t>16S rRNA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>
              <w:rPr>
                <w:rFonts w:cs="Times New Roman"/>
                <w:sz w:val="22"/>
                <w:szCs w:val="22"/>
              </w:rPr>
              <w:fldChar w:fldCharType="begin"/>
            </w:r>
            <w:r w:rsidR="00253818">
              <w:rPr>
                <w:rFonts w:cs="Times New Roman"/>
                <w:sz w:val="22"/>
                <w:szCs w:val="22"/>
              </w:rPr>
              <w:instrText xml:space="preserve"> ADDIN EN.CITE &lt;EndNote&gt;&lt;Cite&gt;&lt;Author&gt;Nadkarni&lt;/Author&gt;&lt;Year&gt;2002&lt;/Year&gt;&lt;RecNum&gt;230&lt;/RecNum&gt;&lt;DisplayText&gt;(1)&lt;/DisplayText&gt;&lt;record&gt;&lt;rec-number&gt;230&lt;/rec-number&gt;&lt;foreign-keys&gt;&lt;key app="EN" db-id="zzp2zszdmf2ed4eawexpedtrd5r9frwvvvf2" timestamp="1569845506" guid="bd6d7f35-6910-4512-9385-dbe98489a1f0"&gt;230&lt;/key&gt;&lt;/foreign-keys&gt;&lt;ref-type name="Journal Article"&gt;17&lt;/ref-type&gt;&lt;contributors&gt;&lt;authors&gt;&lt;author&gt;Nadkarni, Mangala A.&lt;/author&gt;&lt;author&gt;Martin, F. Elizabeth&lt;/author&gt;&lt;author&gt;Jacques, Nicholas A.&lt;/author&gt;&lt;author&gt;Hunter, Neil&lt;/author&gt;&lt;/authors&gt;&lt;/contributors&gt;&lt;titles&gt;&lt;title&gt;Determination of bacterial load by real-time PCR using a broad-range (universal) probe and primers set&lt;/title&gt;&lt;secondary-title&gt;Microbiology&lt;/secondary-title&gt;&lt;/titles&gt;&lt;periodical&gt;&lt;full-title&gt;Microbiology&lt;/full-title&gt;&lt;/periodical&gt;&lt;pages&gt;257-266&lt;/pages&gt;&lt;volume&gt;148&lt;/volume&gt;&lt;dates&gt;&lt;year&gt;2002&lt;/year&gt;&lt;/dates&gt;&lt;urls&gt;&lt;/urls&gt;&lt;/record&gt;&lt;/Cite&gt;&lt;/EndNote&gt;</w:instrText>
            </w:r>
            <w:r>
              <w:rPr>
                <w:rFonts w:cs="Times New Roman"/>
                <w:sz w:val="22"/>
                <w:szCs w:val="22"/>
              </w:rPr>
              <w:fldChar w:fldCharType="separate"/>
            </w:r>
            <w:r w:rsidR="00253818">
              <w:rPr>
                <w:rFonts w:cs="Times New Roman"/>
                <w:noProof/>
                <w:sz w:val="22"/>
                <w:szCs w:val="22"/>
              </w:rPr>
              <w:t>(1)</w:t>
            </w:r>
            <w:r>
              <w:rPr>
                <w:rFonts w:cs="Times New Roman"/>
                <w:sz w:val="22"/>
                <w:szCs w:val="22"/>
              </w:rPr>
              <w:fldChar w:fldCharType="end"/>
            </w:r>
          </w:p>
        </w:tc>
        <w:tc>
          <w:tcPr>
            <w:tcW w:w="736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C0ECA30" w14:textId="77777777" w:rsidR="00910A97" w:rsidRPr="00037483" w:rsidRDefault="00910A97" w:rsidP="00910A97">
            <w:pPr>
              <w:spacing w:line="276" w:lineRule="auto"/>
              <w:rPr>
                <w:rFonts w:cs="Times New Roman"/>
                <w:sz w:val="22"/>
                <w:szCs w:val="22"/>
              </w:rPr>
            </w:pPr>
            <w:r w:rsidRPr="00037483">
              <w:rPr>
                <w:rFonts w:cs="Times New Roman"/>
                <w:sz w:val="22"/>
                <w:szCs w:val="22"/>
              </w:rPr>
              <w:t xml:space="preserve">Forward: 5’- TC  CTA CGG GAG GCA </w:t>
            </w:r>
            <w:proofErr w:type="spellStart"/>
            <w:r w:rsidRPr="00037483">
              <w:rPr>
                <w:rFonts w:cs="Times New Roman"/>
                <w:sz w:val="22"/>
                <w:szCs w:val="22"/>
              </w:rPr>
              <w:t>GCA</w:t>
            </w:r>
            <w:proofErr w:type="spellEnd"/>
            <w:r w:rsidRPr="00037483">
              <w:rPr>
                <w:rFonts w:cs="Times New Roman"/>
                <w:sz w:val="22"/>
                <w:szCs w:val="22"/>
              </w:rPr>
              <w:t xml:space="preserve"> GT-3’</w:t>
            </w:r>
          </w:p>
          <w:p w14:paraId="6E6F754B" w14:textId="77777777" w:rsidR="00910A97" w:rsidRDefault="00910A97" w:rsidP="00910A97">
            <w:pPr>
              <w:spacing w:line="276" w:lineRule="auto"/>
              <w:rPr>
                <w:rFonts w:cs="Times New Roman"/>
                <w:sz w:val="22"/>
                <w:szCs w:val="22"/>
              </w:rPr>
            </w:pPr>
            <w:r w:rsidRPr="00037483">
              <w:rPr>
                <w:rFonts w:cs="Times New Roman"/>
                <w:sz w:val="22"/>
                <w:szCs w:val="22"/>
              </w:rPr>
              <w:t>Reverse: 5’- GG ACT ACC AGG GTA TCT AAT CCT GTT-3’</w:t>
            </w:r>
          </w:p>
          <w:p w14:paraId="44F3A0A1" w14:textId="77777777" w:rsidR="00910A97" w:rsidRPr="00037483" w:rsidRDefault="00910A97" w:rsidP="00910A97">
            <w:pPr>
              <w:spacing w:line="276" w:lineRule="auto"/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Probe</w:t>
            </w:r>
            <w:r w:rsidRPr="00037483">
              <w:rPr>
                <w:rFonts w:cs="Times New Roman"/>
                <w:sz w:val="22"/>
                <w:szCs w:val="22"/>
              </w:rPr>
              <w:t>: 5’-/FAM/-CG TAT TAC CGC GGC TGC TGG CAC-/BHQ_1/-3’</w:t>
            </w:r>
          </w:p>
        </w:tc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6606FF" w14:textId="77777777" w:rsidR="00910A97" w:rsidRPr="00037483" w:rsidRDefault="00910A97" w:rsidP="00910A97">
            <w:pPr>
              <w:spacing w:line="276" w:lineRule="auto"/>
              <w:jc w:val="center"/>
              <w:rPr>
                <w:rFonts w:cs="Times New Roman"/>
                <w:sz w:val="22"/>
                <w:szCs w:val="22"/>
              </w:rPr>
            </w:pPr>
            <w:r w:rsidRPr="00037483">
              <w:rPr>
                <w:rFonts w:cs="Times New Roman"/>
                <w:sz w:val="22"/>
                <w:szCs w:val="22"/>
              </w:rPr>
              <w:t>466 bp</w:t>
            </w:r>
          </w:p>
        </w:tc>
        <w:tc>
          <w:tcPr>
            <w:tcW w:w="20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273B8E" w14:textId="77777777" w:rsidR="00910A97" w:rsidRPr="00037483" w:rsidRDefault="00910A97" w:rsidP="00910A97">
            <w:pPr>
              <w:spacing w:line="276" w:lineRule="auto"/>
              <w:jc w:val="center"/>
              <w:rPr>
                <w:rFonts w:cs="Times New Roman"/>
                <w:sz w:val="22"/>
                <w:szCs w:val="22"/>
              </w:rPr>
            </w:pPr>
            <w:r w:rsidRPr="00037483">
              <w:rPr>
                <w:rFonts w:cs="Times New Roman"/>
                <w:sz w:val="22"/>
                <w:szCs w:val="22"/>
              </w:rPr>
              <w:t>56</w:t>
            </w:r>
          </w:p>
        </w:tc>
      </w:tr>
      <w:tr w:rsidR="00910A97" w:rsidRPr="00037483" w14:paraId="501D0664" w14:textId="77777777" w:rsidTr="00910A97"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108AEE" w14:textId="77777777" w:rsidR="00910A97" w:rsidRDefault="00910A97" w:rsidP="00910A97">
            <w:pPr>
              <w:spacing w:line="276" w:lineRule="auto"/>
              <w:jc w:val="center"/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T3</w:t>
            </w:r>
          </w:p>
        </w:tc>
        <w:tc>
          <w:tcPr>
            <w:tcW w:w="736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AE8C13" w14:textId="77777777" w:rsidR="00910A97" w:rsidRPr="00037483" w:rsidRDefault="00910A97" w:rsidP="00910A97">
            <w:pPr>
              <w:spacing w:line="276" w:lineRule="auto"/>
              <w:rPr>
                <w:rFonts w:cs="Times New Roman"/>
                <w:sz w:val="22"/>
                <w:szCs w:val="22"/>
              </w:rPr>
            </w:pPr>
            <w:r w:rsidRPr="00037483">
              <w:rPr>
                <w:rFonts w:cs="Times New Roman"/>
                <w:sz w:val="22"/>
                <w:szCs w:val="22"/>
              </w:rPr>
              <w:t>Forward: 5’- CCA ACG AGG GTA AAG TGA TAG-3’</w:t>
            </w:r>
          </w:p>
          <w:p w14:paraId="764096E8" w14:textId="77777777" w:rsidR="00910A97" w:rsidRDefault="00910A97" w:rsidP="00910A97">
            <w:pPr>
              <w:spacing w:line="276" w:lineRule="auto"/>
              <w:rPr>
                <w:rFonts w:cs="Times New Roman"/>
                <w:sz w:val="22"/>
                <w:szCs w:val="22"/>
              </w:rPr>
            </w:pPr>
            <w:r w:rsidRPr="00037483">
              <w:rPr>
                <w:rFonts w:cs="Times New Roman"/>
                <w:sz w:val="22"/>
                <w:szCs w:val="22"/>
              </w:rPr>
              <w:t xml:space="preserve">Reverse: 5’- CGA </w:t>
            </w:r>
            <w:proofErr w:type="spellStart"/>
            <w:r w:rsidRPr="00037483">
              <w:rPr>
                <w:rFonts w:cs="Times New Roman"/>
                <w:sz w:val="22"/>
                <w:szCs w:val="22"/>
              </w:rPr>
              <w:t>CGA</w:t>
            </w:r>
            <w:proofErr w:type="spellEnd"/>
            <w:r w:rsidRPr="00037483">
              <w:rPr>
                <w:rFonts w:cs="Times New Roman"/>
                <w:sz w:val="22"/>
                <w:szCs w:val="22"/>
              </w:rPr>
              <w:t xml:space="preserve"> TAG CGA ATA GGA TAA G-3’</w:t>
            </w:r>
          </w:p>
          <w:p w14:paraId="26EA499B" w14:textId="77777777" w:rsidR="00910A97" w:rsidRDefault="00910A97" w:rsidP="00910A97">
            <w:pPr>
              <w:spacing w:line="276" w:lineRule="auto"/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Probe</w:t>
            </w:r>
            <w:r w:rsidRPr="00037483">
              <w:rPr>
                <w:rFonts w:cs="Times New Roman"/>
                <w:sz w:val="22"/>
                <w:szCs w:val="22"/>
              </w:rPr>
              <w:t xml:space="preserve">: 5’-/HEX/-CC AAC </w:t>
            </w:r>
            <w:proofErr w:type="spellStart"/>
            <w:r w:rsidRPr="00037483">
              <w:rPr>
                <w:rFonts w:cs="Times New Roman"/>
                <w:sz w:val="22"/>
                <w:szCs w:val="22"/>
              </w:rPr>
              <w:t>AAC</w:t>
            </w:r>
            <w:proofErr w:type="spellEnd"/>
            <w:r w:rsidRPr="00037483">
              <w:rPr>
                <w:rFonts w:cs="Times New Roman"/>
                <w:sz w:val="22"/>
                <w:szCs w:val="22"/>
              </w:rPr>
              <w:t xml:space="preserve"> ATC TCT CGC GCA TT-/BHQ_2/-3’</w:t>
            </w:r>
          </w:p>
        </w:tc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167496" w14:textId="77777777" w:rsidR="00910A97" w:rsidRDefault="00910A97" w:rsidP="00910A97">
            <w:pPr>
              <w:spacing w:line="276" w:lineRule="auto"/>
              <w:jc w:val="center"/>
              <w:rPr>
                <w:rFonts w:cs="Times New Roman"/>
                <w:sz w:val="22"/>
                <w:szCs w:val="22"/>
              </w:rPr>
            </w:pPr>
            <w:r w:rsidRPr="00037483">
              <w:rPr>
                <w:rFonts w:cs="Times New Roman"/>
                <w:sz w:val="22"/>
                <w:szCs w:val="22"/>
              </w:rPr>
              <w:t>351 bp</w:t>
            </w:r>
          </w:p>
          <w:p w14:paraId="49835796" w14:textId="77777777" w:rsidR="00910A97" w:rsidRDefault="00910A97" w:rsidP="00910A97">
            <w:pPr>
              <w:spacing w:line="276" w:lineRule="auto"/>
              <w:jc w:val="center"/>
              <w:rPr>
                <w:rFonts w:cs="Times New Roman"/>
                <w:sz w:val="22"/>
                <w:szCs w:val="22"/>
              </w:rPr>
            </w:pPr>
          </w:p>
        </w:tc>
        <w:tc>
          <w:tcPr>
            <w:tcW w:w="20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C3FF11" w14:textId="77777777" w:rsidR="00910A97" w:rsidRDefault="00910A97" w:rsidP="00910A97">
            <w:pPr>
              <w:spacing w:line="276" w:lineRule="auto"/>
              <w:jc w:val="center"/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56</w:t>
            </w:r>
          </w:p>
        </w:tc>
      </w:tr>
      <w:tr w:rsidR="00910A97" w:rsidRPr="00037483" w14:paraId="44F5826D" w14:textId="77777777" w:rsidTr="00910A97"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48B14A8" w14:textId="71EFE82F" w:rsidR="00910A97" w:rsidRDefault="00910A97" w:rsidP="00910A97">
            <w:pPr>
              <w:spacing w:line="276" w:lineRule="auto"/>
              <w:jc w:val="center"/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 xml:space="preserve">T4 </w:t>
            </w:r>
            <w:r>
              <w:rPr>
                <w:rFonts w:cs="Times New Roman"/>
                <w:sz w:val="22"/>
                <w:szCs w:val="22"/>
              </w:rPr>
              <w:fldChar w:fldCharType="begin"/>
            </w:r>
            <w:r w:rsidR="00253818">
              <w:rPr>
                <w:rFonts w:cs="Times New Roman"/>
                <w:sz w:val="22"/>
                <w:szCs w:val="22"/>
              </w:rPr>
              <w:instrText xml:space="preserve"> ADDIN EN.CITE &lt;EndNote&gt;&lt;Cite&gt;&lt;Author&gt;Lim&lt;/Author&gt;&lt;Year&gt;2017&lt;/Year&gt;&lt;RecNum&gt;372&lt;/RecNum&gt;&lt;DisplayText&gt;(2)&lt;/DisplayText&gt;&lt;record&gt;&lt;rec-number&gt;372&lt;/rec-number&gt;&lt;foreign-keys&gt;&lt;key app="EN" db-id="zzp2zszdmf2ed4eawexpedtrd5r9frwvvvf2" timestamp="1589336369" guid="384d2e0b-6942-4e4f-8bd0-d073c2a0025f"&gt;372&lt;/key&gt;&lt;/foreign-keys&gt;&lt;ref-type name="Journal Article"&gt;17&lt;/ref-type&gt;&lt;contributors&gt;&lt;authors&gt;&lt;author&gt;Lim, Shaun W.&lt;/author&gt;&lt;author&gt;Lance, Shea T.&lt;/author&gt;&lt;author&gt;Stedman, Kenneth M.&lt;/author&gt;&lt;author&gt;Abate, Adam R.&lt;/author&gt;&lt;/authors&gt;&lt;/contributors&gt;&lt;titles&gt;&lt;title&gt;PCR-activated cell sorting as a general, cultivation-free method for high-throughput identification and enrichment of virus hosts&lt;/title&gt;&lt;secondary-title&gt;Journal of Virological Methods&lt;/secondary-title&gt;&lt;/titles&gt;&lt;periodical&gt;&lt;full-title&gt;Journal of Virological Methods&lt;/full-title&gt;&lt;/periodical&gt;&lt;pages&gt;14-21&lt;/pages&gt;&lt;volume&gt;242&lt;/volume&gt;&lt;section&gt;14&lt;/section&gt;&lt;dates&gt;&lt;year&gt;2017&lt;/year&gt;&lt;/dates&gt;&lt;isbn&gt;01660934&lt;/isbn&gt;&lt;urls&gt;&lt;/urls&gt;&lt;electronic-resource-num&gt;10.1016/j.jviromet.2016.12.009&lt;/electronic-resource-num&gt;&lt;/record&gt;&lt;/Cite&gt;&lt;/EndNote&gt;</w:instrText>
            </w:r>
            <w:r>
              <w:rPr>
                <w:rFonts w:cs="Times New Roman"/>
                <w:sz w:val="22"/>
                <w:szCs w:val="22"/>
              </w:rPr>
              <w:fldChar w:fldCharType="separate"/>
            </w:r>
            <w:r w:rsidR="00253818">
              <w:rPr>
                <w:rFonts w:cs="Times New Roman"/>
                <w:noProof/>
                <w:sz w:val="22"/>
                <w:szCs w:val="22"/>
              </w:rPr>
              <w:t>(2)</w:t>
            </w:r>
            <w:r>
              <w:rPr>
                <w:rFonts w:cs="Times New Roman"/>
                <w:sz w:val="22"/>
                <w:szCs w:val="22"/>
              </w:rPr>
              <w:fldChar w:fldCharType="end"/>
            </w:r>
          </w:p>
        </w:tc>
        <w:tc>
          <w:tcPr>
            <w:tcW w:w="736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A41AD7" w14:textId="77777777" w:rsidR="00910A97" w:rsidRDefault="00910A97" w:rsidP="00910A97">
            <w:pPr>
              <w:spacing w:line="276" w:lineRule="auto"/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Forward: 5’-</w:t>
            </w:r>
            <w:r w:rsidRPr="00071084">
              <w:rPr>
                <w:rFonts w:cs="Times New Roman"/>
                <w:sz w:val="22"/>
                <w:szCs w:val="22"/>
              </w:rPr>
              <w:t>CCA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071084">
              <w:rPr>
                <w:rFonts w:cs="Times New Roman"/>
                <w:sz w:val="22"/>
                <w:szCs w:val="22"/>
              </w:rPr>
              <w:t>CAA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071084">
              <w:rPr>
                <w:rFonts w:cs="Times New Roman"/>
                <w:sz w:val="22"/>
                <w:szCs w:val="22"/>
              </w:rPr>
              <w:t>CTA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071084">
              <w:rPr>
                <w:rFonts w:cs="Times New Roman"/>
                <w:sz w:val="22"/>
                <w:szCs w:val="22"/>
              </w:rPr>
              <w:t>ACC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071084">
              <w:rPr>
                <w:rFonts w:cs="Times New Roman"/>
                <w:sz w:val="22"/>
                <w:szCs w:val="22"/>
              </w:rPr>
              <w:t>GAG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071084">
              <w:rPr>
                <w:rFonts w:cs="Times New Roman"/>
                <w:sz w:val="22"/>
                <w:szCs w:val="22"/>
              </w:rPr>
              <w:t>GAA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071084">
              <w:rPr>
                <w:rFonts w:cs="Times New Roman"/>
                <w:sz w:val="22"/>
                <w:szCs w:val="22"/>
              </w:rPr>
              <w:t>GTA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071084">
              <w:rPr>
                <w:rFonts w:cs="Times New Roman"/>
                <w:sz w:val="22"/>
                <w:szCs w:val="22"/>
              </w:rPr>
              <w:t>A</w:t>
            </w:r>
            <w:r>
              <w:rPr>
                <w:rFonts w:cs="Times New Roman"/>
                <w:sz w:val="22"/>
                <w:szCs w:val="22"/>
              </w:rPr>
              <w:t>-3’</w:t>
            </w:r>
          </w:p>
          <w:p w14:paraId="40A69195" w14:textId="77777777" w:rsidR="00910A97" w:rsidRDefault="00910A97" w:rsidP="00910A97">
            <w:pPr>
              <w:spacing w:line="276" w:lineRule="auto"/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Reverse: 5’-</w:t>
            </w:r>
            <w:r w:rsidRPr="00071084">
              <w:rPr>
                <w:rFonts w:cs="Times New Roman"/>
                <w:sz w:val="22"/>
                <w:szCs w:val="22"/>
              </w:rPr>
              <w:t>TGC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071084">
              <w:rPr>
                <w:rFonts w:cs="Times New Roman"/>
                <w:sz w:val="22"/>
                <w:szCs w:val="22"/>
              </w:rPr>
              <w:t>GAT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071084">
              <w:rPr>
                <w:rFonts w:cs="Times New Roman"/>
                <w:sz w:val="22"/>
                <w:szCs w:val="22"/>
              </w:rPr>
              <w:t>ATG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071084">
              <w:rPr>
                <w:rFonts w:cs="Times New Roman"/>
                <w:sz w:val="22"/>
                <w:szCs w:val="22"/>
              </w:rPr>
              <w:t>CTA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071084">
              <w:rPr>
                <w:rFonts w:cs="Times New Roman"/>
                <w:sz w:val="22"/>
                <w:szCs w:val="22"/>
              </w:rPr>
              <w:t>TGG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071084">
              <w:rPr>
                <w:rFonts w:cs="Times New Roman"/>
                <w:sz w:val="22"/>
                <w:szCs w:val="22"/>
              </w:rPr>
              <w:t>GTC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071084">
              <w:rPr>
                <w:rFonts w:cs="Times New Roman"/>
                <w:sz w:val="22"/>
                <w:szCs w:val="22"/>
              </w:rPr>
              <w:t>TTG</w:t>
            </w:r>
            <w:r>
              <w:rPr>
                <w:rFonts w:cs="Times New Roman"/>
                <w:sz w:val="22"/>
                <w:szCs w:val="22"/>
              </w:rPr>
              <w:t>-3’</w:t>
            </w:r>
          </w:p>
          <w:p w14:paraId="512BD50C" w14:textId="77777777" w:rsidR="00910A97" w:rsidRDefault="00910A97" w:rsidP="00910A97">
            <w:pPr>
              <w:spacing w:line="276" w:lineRule="auto"/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Probe: 5’-/FAM/-</w:t>
            </w:r>
            <w:r w:rsidRPr="00071084">
              <w:rPr>
                <w:rFonts w:cs="Times New Roman"/>
                <w:sz w:val="22"/>
                <w:szCs w:val="22"/>
              </w:rPr>
              <w:t>TGC TCC ATC AGA GGA AGA ATG CGA</w:t>
            </w:r>
            <w:r>
              <w:rPr>
                <w:rFonts w:cs="Times New Roman"/>
                <w:sz w:val="22"/>
                <w:szCs w:val="22"/>
              </w:rPr>
              <w:t>-/BHQ_1/-3’</w:t>
            </w:r>
          </w:p>
        </w:tc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9917FC" w14:textId="77777777" w:rsidR="00910A97" w:rsidRDefault="00910A97" w:rsidP="00910A97">
            <w:pPr>
              <w:spacing w:line="276" w:lineRule="auto"/>
              <w:jc w:val="center"/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107 bp</w:t>
            </w:r>
          </w:p>
        </w:tc>
        <w:tc>
          <w:tcPr>
            <w:tcW w:w="20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39E43B" w14:textId="77777777" w:rsidR="00910A97" w:rsidRDefault="00910A97" w:rsidP="00910A97">
            <w:pPr>
              <w:spacing w:line="276" w:lineRule="auto"/>
              <w:jc w:val="center"/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56</w:t>
            </w:r>
          </w:p>
        </w:tc>
      </w:tr>
      <w:tr w:rsidR="00910A97" w:rsidRPr="00037483" w14:paraId="7AE10B11" w14:textId="77777777" w:rsidTr="00910A97"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996505" w14:textId="77777777" w:rsidR="00910A97" w:rsidRPr="00037483" w:rsidRDefault="00910A97" w:rsidP="00910A97">
            <w:pPr>
              <w:spacing w:line="276" w:lineRule="auto"/>
              <w:jc w:val="center"/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PhiX174</w:t>
            </w:r>
          </w:p>
        </w:tc>
        <w:tc>
          <w:tcPr>
            <w:tcW w:w="736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C526FE" w14:textId="77777777" w:rsidR="00910A97" w:rsidRDefault="00910A97" w:rsidP="00910A97">
            <w:pPr>
              <w:spacing w:line="276" w:lineRule="auto"/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Forward: 5’-</w:t>
            </w:r>
            <w:r w:rsidRPr="00071084">
              <w:rPr>
                <w:rFonts w:cs="Times New Roman"/>
                <w:sz w:val="22"/>
                <w:szCs w:val="22"/>
              </w:rPr>
              <w:t>GGG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071084">
              <w:rPr>
                <w:rFonts w:cs="Times New Roman"/>
                <w:sz w:val="22"/>
                <w:szCs w:val="22"/>
              </w:rPr>
              <w:t>ATA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071084">
              <w:rPr>
                <w:rFonts w:cs="Times New Roman"/>
                <w:sz w:val="22"/>
                <w:szCs w:val="22"/>
              </w:rPr>
              <w:t>CCC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071084">
              <w:rPr>
                <w:rFonts w:cs="Times New Roman"/>
                <w:sz w:val="22"/>
                <w:szCs w:val="22"/>
              </w:rPr>
              <w:t>TCG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071084">
              <w:rPr>
                <w:rFonts w:cs="Times New Roman"/>
                <w:sz w:val="22"/>
                <w:szCs w:val="22"/>
              </w:rPr>
              <w:t>CTT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071084">
              <w:rPr>
                <w:rFonts w:cs="Times New Roman"/>
                <w:sz w:val="22"/>
                <w:szCs w:val="22"/>
              </w:rPr>
              <w:t>TCC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071084">
              <w:rPr>
                <w:rFonts w:cs="Times New Roman"/>
                <w:sz w:val="22"/>
                <w:szCs w:val="22"/>
              </w:rPr>
              <w:t>TG</w:t>
            </w:r>
            <w:r>
              <w:rPr>
                <w:rFonts w:cs="Times New Roman"/>
                <w:sz w:val="22"/>
                <w:szCs w:val="22"/>
              </w:rPr>
              <w:t>-3’</w:t>
            </w:r>
          </w:p>
          <w:p w14:paraId="22759E44" w14:textId="77777777" w:rsidR="00910A97" w:rsidRDefault="00910A97" w:rsidP="00910A97">
            <w:pPr>
              <w:spacing w:line="276" w:lineRule="auto"/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Reverse: 5’-</w:t>
            </w:r>
            <w:r w:rsidRPr="00071084">
              <w:rPr>
                <w:rFonts w:cs="Times New Roman"/>
                <w:sz w:val="22"/>
                <w:szCs w:val="22"/>
              </w:rPr>
              <w:t>CAA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071084">
              <w:rPr>
                <w:rFonts w:cs="Times New Roman"/>
                <w:sz w:val="22"/>
                <w:szCs w:val="22"/>
              </w:rPr>
              <w:t>AGA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071084">
              <w:rPr>
                <w:rFonts w:cs="Times New Roman"/>
                <w:sz w:val="22"/>
                <w:szCs w:val="22"/>
              </w:rPr>
              <w:t>CGA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071084">
              <w:rPr>
                <w:rFonts w:cs="Times New Roman"/>
                <w:sz w:val="22"/>
                <w:szCs w:val="22"/>
              </w:rPr>
              <w:t>GCG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071084">
              <w:rPr>
                <w:rFonts w:cs="Times New Roman"/>
                <w:sz w:val="22"/>
                <w:szCs w:val="22"/>
              </w:rPr>
              <w:t>CCT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071084">
              <w:rPr>
                <w:rFonts w:cs="Times New Roman"/>
                <w:sz w:val="22"/>
                <w:szCs w:val="22"/>
              </w:rPr>
              <w:t>TTA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071084">
              <w:rPr>
                <w:rFonts w:cs="Times New Roman"/>
                <w:sz w:val="22"/>
                <w:szCs w:val="22"/>
              </w:rPr>
              <w:t>CG</w:t>
            </w:r>
            <w:r>
              <w:rPr>
                <w:rFonts w:cs="Times New Roman"/>
                <w:sz w:val="22"/>
                <w:szCs w:val="22"/>
              </w:rPr>
              <w:t>-3’</w:t>
            </w:r>
          </w:p>
          <w:p w14:paraId="15454ED4" w14:textId="77777777" w:rsidR="00910A97" w:rsidRPr="00037483" w:rsidRDefault="00910A97" w:rsidP="00910A97">
            <w:pPr>
              <w:spacing w:line="276" w:lineRule="auto"/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Probe: 5’-/HEX/-</w:t>
            </w:r>
            <w:r w:rsidRPr="00071084">
              <w:rPr>
                <w:rFonts w:cs="Times New Roman"/>
                <w:sz w:val="22"/>
                <w:szCs w:val="22"/>
              </w:rPr>
              <w:t>TAC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071084">
              <w:rPr>
                <w:rFonts w:cs="Times New Roman"/>
                <w:sz w:val="22"/>
                <w:szCs w:val="22"/>
              </w:rPr>
              <w:t>GTG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071084">
              <w:rPr>
                <w:rFonts w:cs="Times New Roman"/>
                <w:sz w:val="22"/>
                <w:szCs w:val="22"/>
              </w:rPr>
              <w:t>CGG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071084">
              <w:rPr>
                <w:rFonts w:cs="Times New Roman"/>
                <w:sz w:val="22"/>
                <w:szCs w:val="22"/>
              </w:rPr>
              <w:t>AAG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071084">
              <w:rPr>
                <w:rFonts w:cs="Times New Roman"/>
                <w:sz w:val="22"/>
                <w:szCs w:val="22"/>
              </w:rPr>
              <w:t>GAG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071084">
              <w:rPr>
                <w:rFonts w:cs="Times New Roman"/>
                <w:sz w:val="22"/>
                <w:szCs w:val="22"/>
              </w:rPr>
              <w:t>TGA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071084">
              <w:rPr>
                <w:rFonts w:cs="Times New Roman"/>
                <w:sz w:val="22"/>
                <w:szCs w:val="22"/>
              </w:rPr>
              <w:t>TGT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071084">
              <w:rPr>
                <w:rFonts w:cs="Times New Roman"/>
                <w:sz w:val="22"/>
                <w:szCs w:val="22"/>
              </w:rPr>
              <w:t>AAT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071084">
              <w:rPr>
                <w:rFonts w:cs="Times New Roman"/>
                <w:sz w:val="22"/>
                <w:szCs w:val="22"/>
              </w:rPr>
              <w:t>G</w:t>
            </w:r>
            <w:r>
              <w:rPr>
                <w:rFonts w:cs="Times New Roman"/>
                <w:sz w:val="22"/>
                <w:szCs w:val="22"/>
              </w:rPr>
              <w:t>-/BHQ_2/-3’</w:t>
            </w:r>
          </w:p>
        </w:tc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EDD05E" w14:textId="77777777" w:rsidR="00910A97" w:rsidRPr="00037483" w:rsidRDefault="00910A97" w:rsidP="00910A97">
            <w:pPr>
              <w:spacing w:line="276" w:lineRule="auto"/>
              <w:jc w:val="center"/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353 bp</w:t>
            </w:r>
          </w:p>
        </w:tc>
        <w:tc>
          <w:tcPr>
            <w:tcW w:w="20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5F6637" w14:textId="77777777" w:rsidR="00910A97" w:rsidRPr="00037483" w:rsidRDefault="00910A97" w:rsidP="00910A97">
            <w:pPr>
              <w:spacing w:line="276" w:lineRule="auto"/>
              <w:jc w:val="center"/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56</w:t>
            </w:r>
          </w:p>
        </w:tc>
      </w:tr>
      <w:tr w:rsidR="00910A97" w:rsidRPr="00037483" w14:paraId="0F9E32FF" w14:textId="77777777" w:rsidTr="00910A97"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728922" w14:textId="77777777" w:rsidR="00910A97" w:rsidRDefault="00910A97" w:rsidP="00910A97">
            <w:pPr>
              <w:spacing w:line="276" w:lineRule="auto"/>
              <w:jc w:val="center"/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HS2</w:t>
            </w:r>
          </w:p>
        </w:tc>
        <w:tc>
          <w:tcPr>
            <w:tcW w:w="736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039DDE" w14:textId="77777777" w:rsidR="00910A97" w:rsidRDefault="00910A97" w:rsidP="00910A97">
            <w:pPr>
              <w:spacing w:line="276" w:lineRule="auto"/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Forward: 5’-</w:t>
            </w:r>
            <w:r w:rsidRPr="0009380F">
              <w:rPr>
                <w:rFonts w:cs="Times New Roman"/>
                <w:sz w:val="22"/>
                <w:szCs w:val="22"/>
              </w:rPr>
              <w:t>GGT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09380F">
              <w:rPr>
                <w:rFonts w:cs="Times New Roman"/>
                <w:sz w:val="22"/>
                <w:szCs w:val="22"/>
              </w:rPr>
              <w:t>TGA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proofErr w:type="spellStart"/>
            <w:r w:rsidRPr="0009380F">
              <w:rPr>
                <w:rFonts w:cs="Times New Roman"/>
                <w:sz w:val="22"/>
                <w:szCs w:val="22"/>
              </w:rPr>
              <w:t>TGA</w:t>
            </w:r>
            <w:proofErr w:type="spellEnd"/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09380F">
              <w:rPr>
                <w:rFonts w:cs="Times New Roman"/>
                <w:sz w:val="22"/>
                <w:szCs w:val="22"/>
              </w:rPr>
              <w:t>AAA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09380F">
              <w:rPr>
                <w:rFonts w:cs="Times New Roman"/>
                <w:sz w:val="22"/>
                <w:szCs w:val="22"/>
              </w:rPr>
              <w:t>GTC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09380F">
              <w:rPr>
                <w:rFonts w:cs="Times New Roman"/>
                <w:sz w:val="22"/>
                <w:szCs w:val="22"/>
              </w:rPr>
              <w:t>ACT</w:t>
            </w:r>
            <w:r>
              <w:rPr>
                <w:rFonts w:cs="Times New Roman"/>
                <w:sz w:val="22"/>
                <w:szCs w:val="22"/>
              </w:rPr>
              <w:t>-3’</w:t>
            </w:r>
          </w:p>
          <w:p w14:paraId="0CCC1030" w14:textId="77777777" w:rsidR="00910A97" w:rsidRDefault="00910A97" w:rsidP="00910A97">
            <w:pPr>
              <w:spacing w:line="276" w:lineRule="auto"/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Reverse: 5’-</w:t>
            </w:r>
            <w:r w:rsidRPr="0009380F">
              <w:rPr>
                <w:rFonts w:cs="Times New Roman"/>
                <w:sz w:val="22"/>
                <w:szCs w:val="22"/>
              </w:rPr>
              <w:t>CGG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09380F">
              <w:rPr>
                <w:rFonts w:cs="Times New Roman"/>
                <w:sz w:val="22"/>
                <w:szCs w:val="22"/>
              </w:rPr>
              <w:t>GGC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09380F">
              <w:rPr>
                <w:rFonts w:cs="Times New Roman"/>
                <w:sz w:val="22"/>
                <w:szCs w:val="22"/>
              </w:rPr>
              <w:t>AGA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09380F">
              <w:rPr>
                <w:rFonts w:cs="Times New Roman"/>
                <w:sz w:val="22"/>
                <w:szCs w:val="22"/>
              </w:rPr>
              <w:t>TCT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09380F">
              <w:rPr>
                <w:rFonts w:cs="Times New Roman"/>
                <w:sz w:val="22"/>
                <w:szCs w:val="22"/>
              </w:rPr>
              <w:t>AAA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09380F">
              <w:rPr>
                <w:rFonts w:cs="Times New Roman"/>
                <w:sz w:val="22"/>
                <w:szCs w:val="22"/>
              </w:rPr>
              <w:t>TGA</w:t>
            </w:r>
            <w:r>
              <w:rPr>
                <w:rFonts w:cs="Times New Roman"/>
                <w:sz w:val="22"/>
                <w:szCs w:val="22"/>
              </w:rPr>
              <w:t>-3’</w:t>
            </w:r>
          </w:p>
          <w:p w14:paraId="0B95C04E" w14:textId="77777777" w:rsidR="00910A97" w:rsidRPr="00037483" w:rsidRDefault="00910A97" w:rsidP="00910A97">
            <w:pPr>
              <w:spacing w:line="276" w:lineRule="auto"/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Probe: 5’-/HEX/-</w:t>
            </w:r>
            <w:r w:rsidRPr="0009380F">
              <w:rPr>
                <w:rFonts w:cs="Times New Roman"/>
                <w:sz w:val="22"/>
                <w:szCs w:val="22"/>
              </w:rPr>
              <w:t>TTT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09380F">
              <w:rPr>
                <w:rFonts w:cs="Times New Roman"/>
                <w:sz w:val="22"/>
                <w:szCs w:val="22"/>
              </w:rPr>
              <w:t>AGT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09380F">
              <w:rPr>
                <w:rFonts w:cs="Times New Roman"/>
                <w:sz w:val="22"/>
                <w:szCs w:val="22"/>
              </w:rPr>
              <w:t>CAT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09380F">
              <w:rPr>
                <w:rFonts w:cs="Times New Roman"/>
                <w:sz w:val="22"/>
                <w:szCs w:val="22"/>
              </w:rPr>
              <w:t>TGG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09380F">
              <w:rPr>
                <w:rFonts w:cs="Times New Roman"/>
                <w:sz w:val="22"/>
                <w:szCs w:val="22"/>
              </w:rPr>
              <w:t>CGT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09380F">
              <w:rPr>
                <w:rFonts w:cs="Times New Roman"/>
                <w:sz w:val="22"/>
                <w:szCs w:val="22"/>
              </w:rPr>
              <w:t>ATT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09380F">
              <w:rPr>
                <w:rFonts w:cs="Times New Roman"/>
                <w:sz w:val="22"/>
                <w:szCs w:val="22"/>
              </w:rPr>
              <w:t>GCT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09380F">
              <w:rPr>
                <w:rFonts w:cs="Times New Roman"/>
                <w:sz w:val="22"/>
                <w:szCs w:val="22"/>
              </w:rPr>
              <w:t>TAA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09380F">
              <w:rPr>
                <w:rFonts w:cs="Times New Roman"/>
                <w:sz w:val="22"/>
                <w:szCs w:val="22"/>
              </w:rPr>
              <w:t>C</w:t>
            </w:r>
            <w:r>
              <w:rPr>
                <w:rFonts w:cs="Times New Roman"/>
                <w:sz w:val="22"/>
                <w:szCs w:val="22"/>
              </w:rPr>
              <w:t>-/BHQ_2/-3’</w:t>
            </w:r>
          </w:p>
        </w:tc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FF3307" w14:textId="77777777" w:rsidR="00910A97" w:rsidRPr="00037483" w:rsidRDefault="00910A97" w:rsidP="00910A97">
            <w:pPr>
              <w:spacing w:line="276" w:lineRule="auto"/>
              <w:jc w:val="center"/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300 bp</w:t>
            </w:r>
          </w:p>
        </w:tc>
        <w:tc>
          <w:tcPr>
            <w:tcW w:w="20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5539FA" w14:textId="77777777" w:rsidR="00910A97" w:rsidRPr="00037483" w:rsidRDefault="00910A97" w:rsidP="00910A97">
            <w:pPr>
              <w:spacing w:line="276" w:lineRule="auto"/>
              <w:jc w:val="center"/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57</w:t>
            </w:r>
          </w:p>
        </w:tc>
      </w:tr>
      <w:tr w:rsidR="00910A97" w:rsidRPr="00037483" w14:paraId="2F318422" w14:textId="77777777" w:rsidTr="00910A97"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1707D3" w14:textId="77777777" w:rsidR="00910A97" w:rsidRDefault="00910A97" w:rsidP="00910A97">
            <w:pPr>
              <w:spacing w:line="276" w:lineRule="auto"/>
              <w:jc w:val="center"/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HM1</w:t>
            </w:r>
          </w:p>
        </w:tc>
        <w:tc>
          <w:tcPr>
            <w:tcW w:w="736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94036A" w14:textId="77777777" w:rsidR="00910A97" w:rsidRDefault="00910A97" w:rsidP="00910A97">
            <w:pPr>
              <w:spacing w:line="276" w:lineRule="auto"/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Forward: 5’-</w:t>
            </w:r>
            <w:r w:rsidRPr="003B19C0">
              <w:rPr>
                <w:rFonts w:cs="Times New Roman"/>
                <w:sz w:val="22"/>
                <w:szCs w:val="22"/>
              </w:rPr>
              <w:t>CGT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3B19C0">
              <w:rPr>
                <w:rFonts w:cs="Times New Roman"/>
                <w:sz w:val="22"/>
                <w:szCs w:val="22"/>
              </w:rPr>
              <w:t>CTG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3B19C0">
              <w:rPr>
                <w:rFonts w:cs="Times New Roman"/>
                <w:sz w:val="22"/>
                <w:szCs w:val="22"/>
              </w:rPr>
              <w:t>CAG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3B19C0">
              <w:rPr>
                <w:rFonts w:cs="Times New Roman"/>
                <w:sz w:val="22"/>
                <w:szCs w:val="22"/>
              </w:rPr>
              <w:t>TAG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3B19C0">
              <w:rPr>
                <w:rFonts w:cs="Times New Roman"/>
                <w:sz w:val="22"/>
                <w:szCs w:val="22"/>
              </w:rPr>
              <w:t>ATT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3B19C0">
              <w:rPr>
                <w:rFonts w:cs="Times New Roman"/>
                <w:sz w:val="22"/>
                <w:szCs w:val="22"/>
              </w:rPr>
              <w:t>GGG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3B19C0">
              <w:rPr>
                <w:rFonts w:cs="Times New Roman"/>
                <w:sz w:val="22"/>
                <w:szCs w:val="22"/>
              </w:rPr>
              <w:t>CA</w:t>
            </w:r>
            <w:r>
              <w:rPr>
                <w:rFonts w:cs="Times New Roman"/>
                <w:sz w:val="22"/>
                <w:szCs w:val="22"/>
              </w:rPr>
              <w:t>-3’</w:t>
            </w:r>
          </w:p>
          <w:p w14:paraId="7A53EA92" w14:textId="77777777" w:rsidR="00910A97" w:rsidRDefault="00910A97" w:rsidP="00910A97">
            <w:pPr>
              <w:spacing w:line="276" w:lineRule="auto"/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Reverse: 5’-</w:t>
            </w:r>
            <w:r w:rsidRPr="00883506">
              <w:rPr>
                <w:rFonts w:cs="Times New Roman"/>
                <w:sz w:val="22"/>
                <w:szCs w:val="22"/>
              </w:rPr>
              <w:t>AGA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883506">
              <w:rPr>
                <w:rFonts w:cs="Times New Roman"/>
                <w:sz w:val="22"/>
                <w:szCs w:val="22"/>
              </w:rPr>
              <w:t>TGG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883506">
              <w:rPr>
                <w:rFonts w:cs="Times New Roman"/>
                <w:sz w:val="22"/>
                <w:szCs w:val="22"/>
              </w:rPr>
              <w:t>GGT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883506">
              <w:rPr>
                <w:rFonts w:cs="Times New Roman"/>
                <w:sz w:val="22"/>
                <w:szCs w:val="22"/>
              </w:rPr>
              <w:t>GTT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883506">
              <w:rPr>
                <w:rFonts w:cs="Times New Roman"/>
                <w:sz w:val="22"/>
                <w:szCs w:val="22"/>
              </w:rPr>
              <w:t>GGA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proofErr w:type="spellStart"/>
            <w:r w:rsidRPr="00883506">
              <w:rPr>
                <w:rFonts w:cs="Times New Roman"/>
                <w:sz w:val="22"/>
                <w:szCs w:val="22"/>
              </w:rPr>
              <w:t>GGA</w:t>
            </w:r>
            <w:proofErr w:type="spellEnd"/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883506">
              <w:rPr>
                <w:rFonts w:cs="Times New Roman"/>
                <w:sz w:val="22"/>
                <w:szCs w:val="22"/>
              </w:rPr>
              <w:t>AAG</w:t>
            </w:r>
            <w:r>
              <w:rPr>
                <w:rFonts w:cs="Times New Roman"/>
                <w:sz w:val="22"/>
                <w:szCs w:val="22"/>
              </w:rPr>
              <w:t>-3’</w:t>
            </w:r>
          </w:p>
          <w:p w14:paraId="005AE6EB" w14:textId="77777777" w:rsidR="00910A97" w:rsidRPr="00037483" w:rsidRDefault="00910A97" w:rsidP="00910A97">
            <w:pPr>
              <w:spacing w:line="276" w:lineRule="auto"/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Probe: 5’-/FAM/-</w:t>
            </w:r>
            <w:r w:rsidRPr="00416D1D">
              <w:rPr>
                <w:rFonts w:cs="Times New Roman"/>
                <w:sz w:val="22"/>
                <w:szCs w:val="22"/>
              </w:rPr>
              <w:t>CAA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416D1D">
              <w:rPr>
                <w:rFonts w:cs="Times New Roman"/>
                <w:sz w:val="22"/>
                <w:szCs w:val="22"/>
              </w:rPr>
              <w:t>GAA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416D1D">
              <w:rPr>
                <w:rFonts w:cs="Times New Roman"/>
                <w:sz w:val="22"/>
                <w:szCs w:val="22"/>
              </w:rPr>
              <w:t>CAG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416D1D">
              <w:rPr>
                <w:rFonts w:cs="Times New Roman"/>
                <w:sz w:val="22"/>
                <w:szCs w:val="22"/>
              </w:rPr>
              <w:t>GAC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416D1D">
              <w:rPr>
                <w:rFonts w:cs="Times New Roman"/>
                <w:sz w:val="22"/>
                <w:szCs w:val="22"/>
              </w:rPr>
              <w:t>TTG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416D1D">
              <w:rPr>
                <w:rFonts w:cs="Times New Roman"/>
                <w:sz w:val="22"/>
                <w:szCs w:val="22"/>
              </w:rPr>
              <w:t>CCA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416D1D">
              <w:rPr>
                <w:rFonts w:cs="Times New Roman"/>
                <w:sz w:val="22"/>
                <w:szCs w:val="22"/>
              </w:rPr>
              <w:t>GAA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416D1D">
              <w:rPr>
                <w:rFonts w:cs="Times New Roman"/>
                <w:sz w:val="22"/>
                <w:szCs w:val="22"/>
              </w:rPr>
              <w:t>GTG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416D1D">
              <w:rPr>
                <w:rFonts w:cs="Times New Roman"/>
                <w:sz w:val="22"/>
                <w:szCs w:val="22"/>
              </w:rPr>
              <w:t>T</w:t>
            </w:r>
            <w:r>
              <w:rPr>
                <w:rFonts w:cs="Times New Roman"/>
                <w:sz w:val="22"/>
                <w:szCs w:val="22"/>
              </w:rPr>
              <w:t>-/BHQ_1/-3’</w:t>
            </w:r>
          </w:p>
        </w:tc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596CDC" w14:textId="77777777" w:rsidR="00910A97" w:rsidRPr="00037483" w:rsidRDefault="00910A97" w:rsidP="00910A97">
            <w:pPr>
              <w:spacing w:line="276" w:lineRule="auto"/>
              <w:jc w:val="center"/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216 bp</w:t>
            </w:r>
          </w:p>
        </w:tc>
        <w:tc>
          <w:tcPr>
            <w:tcW w:w="20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B20333" w14:textId="77777777" w:rsidR="00910A97" w:rsidRPr="00037483" w:rsidRDefault="00910A97" w:rsidP="00910A97">
            <w:pPr>
              <w:spacing w:line="276" w:lineRule="auto"/>
              <w:jc w:val="center"/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56</w:t>
            </w:r>
          </w:p>
        </w:tc>
      </w:tr>
      <w:tr w:rsidR="00910A97" w:rsidRPr="00037483" w14:paraId="530413CD" w14:textId="77777777" w:rsidTr="00253818"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A6E691" w14:textId="77777777" w:rsidR="00910A97" w:rsidRDefault="00910A97" w:rsidP="00910A97">
            <w:pPr>
              <w:spacing w:line="276" w:lineRule="auto"/>
              <w:jc w:val="center"/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ICMB5</w:t>
            </w:r>
          </w:p>
        </w:tc>
        <w:tc>
          <w:tcPr>
            <w:tcW w:w="736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E816D4" w14:textId="77777777" w:rsidR="00910A97" w:rsidRDefault="00910A97" w:rsidP="00910A97">
            <w:pPr>
              <w:spacing w:line="276" w:lineRule="auto"/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Forward: 5’-</w:t>
            </w:r>
            <w:r w:rsidRPr="00F251F8">
              <w:rPr>
                <w:rFonts w:cs="Times New Roman"/>
                <w:sz w:val="22"/>
                <w:szCs w:val="22"/>
              </w:rPr>
              <w:t>ATC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F251F8">
              <w:rPr>
                <w:rFonts w:cs="Times New Roman"/>
                <w:sz w:val="22"/>
                <w:szCs w:val="22"/>
              </w:rPr>
              <w:t>CGA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F251F8">
              <w:rPr>
                <w:rFonts w:cs="Times New Roman"/>
                <w:sz w:val="22"/>
                <w:szCs w:val="22"/>
              </w:rPr>
              <w:t>TCC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F251F8">
              <w:rPr>
                <w:rFonts w:cs="Times New Roman"/>
                <w:sz w:val="22"/>
                <w:szCs w:val="22"/>
              </w:rPr>
              <w:t>GCC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F251F8">
              <w:rPr>
                <w:rFonts w:cs="Times New Roman"/>
                <w:sz w:val="22"/>
                <w:szCs w:val="22"/>
              </w:rPr>
              <w:t>GAA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F251F8">
              <w:rPr>
                <w:rFonts w:cs="Times New Roman"/>
                <w:sz w:val="22"/>
                <w:szCs w:val="22"/>
              </w:rPr>
              <w:t>GTA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F251F8">
              <w:rPr>
                <w:rFonts w:cs="Times New Roman"/>
                <w:sz w:val="22"/>
                <w:szCs w:val="22"/>
              </w:rPr>
              <w:t>AC</w:t>
            </w:r>
            <w:r>
              <w:rPr>
                <w:rFonts w:cs="Times New Roman"/>
                <w:sz w:val="22"/>
                <w:szCs w:val="22"/>
              </w:rPr>
              <w:t>-3’</w:t>
            </w:r>
          </w:p>
          <w:p w14:paraId="0CC087CE" w14:textId="77777777" w:rsidR="00910A97" w:rsidRDefault="00910A97" w:rsidP="00910A97">
            <w:pPr>
              <w:spacing w:line="276" w:lineRule="auto"/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Reverse: 5’-</w:t>
            </w:r>
            <w:r w:rsidRPr="00F251F8">
              <w:rPr>
                <w:rFonts w:cs="Times New Roman"/>
                <w:sz w:val="22"/>
                <w:szCs w:val="22"/>
              </w:rPr>
              <w:t>AAA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F251F8">
              <w:rPr>
                <w:rFonts w:cs="Times New Roman"/>
                <w:sz w:val="22"/>
                <w:szCs w:val="22"/>
              </w:rPr>
              <w:t>CGC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F251F8">
              <w:rPr>
                <w:rFonts w:cs="Times New Roman"/>
                <w:sz w:val="22"/>
                <w:szCs w:val="22"/>
              </w:rPr>
              <w:t>TCC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F251F8">
              <w:rPr>
                <w:rFonts w:cs="Times New Roman"/>
                <w:sz w:val="22"/>
                <w:szCs w:val="22"/>
              </w:rPr>
              <w:t>GTT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F251F8">
              <w:rPr>
                <w:rFonts w:cs="Times New Roman"/>
                <w:sz w:val="22"/>
                <w:szCs w:val="22"/>
              </w:rPr>
              <w:t>CTT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F251F8">
              <w:rPr>
                <w:rFonts w:cs="Times New Roman"/>
                <w:sz w:val="22"/>
                <w:szCs w:val="22"/>
              </w:rPr>
              <w:t>CTC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F251F8">
              <w:rPr>
                <w:rFonts w:cs="Times New Roman"/>
                <w:sz w:val="22"/>
                <w:szCs w:val="22"/>
              </w:rPr>
              <w:t>GT</w:t>
            </w:r>
            <w:r>
              <w:rPr>
                <w:rFonts w:cs="Times New Roman"/>
                <w:sz w:val="22"/>
                <w:szCs w:val="22"/>
              </w:rPr>
              <w:t>-3’</w:t>
            </w:r>
          </w:p>
          <w:p w14:paraId="51269392" w14:textId="77777777" w:rsidR="00910A97" w:rsidRDefault="00910A97" w:rsidP="00910A97">
            <w:pPr>
              <w:spacing w:line="276" w:lineRule="auto"/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Probe: 5’-/HEX/-</w:t>
            </w:r>
            <w:r w:rsidRPr="00F251F8">
              <w:rPr>
                <w:rFonts w:cs="Times New Roman"/>
                <w:sz w:val="22"/>
                <w:szCs w:val="22"/>
              </w:rPr>
              <w:t>AAG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F251F8">
              <w:rPr>
                <w:rFonts w:cs="Times New Roman"/>
                <w:sz w:val="22"/>
                <w:szCs w:val="22"/>
              </w:rPr>
              <w:t>GTG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F251F8">
              <w:rPr>
                <w:rFonts w:cs="Times New Roman"/>
                <w:sz w:val="22"/>
                <w:szCs w:val="22"/>
              </w:rPr>
              <w:t>TAA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F251F8">
              <w:rPr>
                <w:rFonts w:cs="Times New Roman"/>
                <w:sz w:val="22"/>
                <w:szCs w:val="22"/>
              </w:rPr>
              <w:t>CCG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F251F8">
              <w:rPr>
                <w:rFonts w:cs="Times New Roman"/>
                <w:sz w:val="22"/>
                <w:szCs w:val="22"/>
              </w:rPr>
              <w:t>CTG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F251F8">
              <w:rPr>
                <w:rFonts w:cs="Times New Roman"/>
                <w:sz w:val="22"/>
                <w:szCs w:val="22"/>
              </w:rPr>
              <w:t>GTC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F251F8">
              <w:rPr>
                <w:rFonts w:cs="Times New Roman"/>
                <w:sz w:val="22"/>
                <w:szCs w:val="22"/>
              </w:rPr>
              <w:t>GGC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F251F8">
              <w:rPr>
                <w:rFonts w:cs="Times New Roman"/>
                <w:sz w:val="22"/>
                <w:szCs w:val="22"/>
              </w:rPr>
              <w:t>ATA</w:t>
            </w:r>
            <w:r>
              <w:rPr>
                <w:rFonts w:cs="Times New Roman"/>
                <w:sz w:val="22"/>
                <w:szCs w:val="22"/>
              </w:rPr>
              <w:t xml:space="preserve"> </w:t>
            </w:r>
            <w:r w:rsidRPr="00F251F8">
              <w:rPr>
                <w:rFonts w:cs="Times New Roman"/>
                <w:sz w:val="22"/>
                <w:szCs w:val="22"/>
              </w:rPr>
              <w:t>A</w:t>
            </w:r>
            <w:r>
              <w:rPr>
                <w:rFonts w:cs="Times New Roman"/>
                <w:sz w:val="22"/>
                <w:szCs w:val="22"/>
              </w:rPr>
              <w:t>-/BHQ_2/-3’</w:t>
            </w:r>
          </w:p>
        </w:tc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F8288C" w14:textId="77777777" w:rsidR="00910A97" w:rsidRDefault="00910A97" w:rsidP="00910A97">
            <w:pPr>
              <w:spacing w:line="276" w:lineRule="auto"/>
              <w:jc w:val="center"/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275 bp</w:t>
            </w:r>
          </w:p>
        </w:tc>
        <w:tc>
          <w:tcPr>
            <w:tcW w:w="20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E385AE6" w14:textId="77777777" w:rsidR="00910A97" w:rsidRDefault="00910A97" w:rsidP="00910A97">
            <w:pPr>
              <w:spacing w:line="276" w:lineRule="auto"/>
              <w:jc w:val="center"/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56</w:t>
            </w:r>
          </w:p>
        </w:tc>
      </w:tr>
    </w:tbl>
    <w:p w14:paraId="49B722CF" w14:textId="0143A60A" w:rsidR="00253818" w:rsidRDefault="00253818"/>
    <w:p w14:paraId="1B45762C" w14:textId="5845B0DA" w:rsidR="00253818" w:rsidRDefault="00253818">
      <w:r>
        <w:t>References</w:t>
      </w:r>
    </w:p>
    <w:p w14:paraId="310C4063" w14:textId="77777777" w:rsidR="00253818" w:rsidRPr="00253818" w:rsidRDefault="00253818" w:rsidP="00253818">
      <w:pPr>
        <w:pStyle w:val="EndNoteBibliography"/>
        <w:framePr w:wrap="around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253818">
        <w:rPr>
          <w:noProof/>
        </w:rPr>
        <w:t>1.</w:t>
      </w:r>
      <w:r w:rsidRPr="00253818">
        <w:rPr>
          <w:noProof/>
        </w:rPr>
        <w:tab/>
        <w:t>Nadkarni MA, Martin FE, Jacques NA, Hunter N.</w:t>
      </w:r>
      <w:r w:rsidRPr="00253818">
        <w:rPr>
          <w:b/>
          <w:noProof/>
        </w:rPr>
        <w:t xml:space="preserve"> </w:t>
      </w:r>
      <w:r w:rsidRPr="00253818">
        <w:rPr>
          <w:noProof/>
        </w:rPr>
        <w:t>2002. Determination of bacterial load by real-time PCR using a broad-range (universal) probe and primers set. Microbiology 148:257-266.</w:t>
      </w:r>
    </w:p>
    <w:p w14:paraId="30D11B59" w14:textId="77777777" w:rsidR="00253818" w:rsidRPr="00253818" w:rsidRDefault="00253818" w:rsidP="00253818">
      <w:pPr>
        <w:pStyle w:val="EndNoteBibliography"/>
        <w:framePr w:wrap="around"/>
        <w:ind w:left="720" w:hanging="720"/>
        <w:rPr>
          <w:noProof/>
        </w:rPr>
      </w:pPr>
      <w:r w:rsidRPr="00253818">
        <w:rPr>
          <w:noProof/>
        </w:rPr>
        <w:t>2.</w:t>
      </w:r>
      <w:r w:rsidRPr="00253818">
        <w:rPr>
          <w:noProof/>
        </w:rPr>
        <w:tab/>
        <w:t>Lim SW, Lance ST, Stedman KM, Abate AR.</w:t>
      </w:r>
      <w:r w:rsidRPr="00253818">
        <w:rPr>
          <w:b/>
          <w:noProof/>
        </w:rPr>
        <w:t xml:space="preserve"> </w:t>
      </w:r>
      <w:r w:rsidRPr="00253818">
        <w:rPr>
          <w:noProof/>
        </w:rPr>
        <w:t>2017. PCR-activated cell sorting as a general, cultivation-free method for high-throughput identification and enrichment of virus hosts. Journal of Virological Methods 242:14-21.</w:t>
      </w:r>
    </w:p>
    <w:p w14:paraId="46A71A2A" w14:textId="5D12AF04" w:rsidR="00584C18" w:rsidRDefault="00253818">
      <w:r>
        <w:fldChar w:fldCharType="end"/>
      </w:r>
    </w:p>
    <w:sectPr w:rsidR="00584C18" w:rsidSect="00AB2FDC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4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Applied Environ Microbio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zp2zszdmf2ed4eawexpedtrd5r9frwvvvf2&quot;&gt;My EndNote Library_v2&lt;record-ids&gt;&lt;item&gt;230&lt;/item&gt;&lt;item&gt;372&lt;/item&gt;&lt;/record-ids&gt;&lt;/item&gt;&lt;/Libraries&gt;"/>
  </w:docVars>
  <w:rsids>
    <w:rsidRoot w:val="00AB2FDC"/>
    <w:rsid w:val="000201D1"/>
    <w:rsid w:val="00022D12"/>
    <w:rsid w:val="0002725D"/>
    <w:rsid w:val="0003351A"/>
    <w:rsid w:val="00073378"/>
    <w:rsid w:val="00085F01"/>
    <w:rsid w:val="00094483"/>
    <w:rsid w:val="000A2FCB"/>
    <w:rsid w:val="000D52D6"/>
    <w:rsid w:val="000E0115"/>
    <w:rsid w:val="001249A3"/>
    <w:rsid w:val="0012705D"/>
    <w:rsid w:val="001601FA"/>
    <w:rsid w:val="001A2DF1"/>
    <w:rsid w:val="001A516D"/>
    <w:rsid w:val="0021336C"/>
    <w:rsid w:val="00230FD3"/>
    <w:rsid w:val="0024383A"/>
    <w:rsid w:val="002470D8"/>
    <w:rsid w:val="00253818"/>
    <w:rsid w:val="002614A8"/>
    <w:rsid w:val="00294D47"/>
    <w:rsid w:val="00311452"/>
    <w:rsid w:val="003A2144"/>
    <w:rsid w:val="003A4475"/>
    <w:rsid w:val="003B58AA"/>
    <w:rsid w:val="003C53FF"/>
    <w:rsid w:val="003C7E4B"/>
    <w:rsid w:val="003E3C82"/>
    <w:rsid w:val="003F0DA8"/>
    <w:rsid w:val="00464F3A"/>
    <w:rsid w:val="004760C5"/>
    <w:rsid w:val="00482BC8"/>
    <w:rsid w:val="00504C58"/>
    <w:rsid w:val="00523493"/>
    <w:rsid w:val="00567C9A"/>
    <w:rsid w:val="00571FEF"/>
    <w:rsid w:val="005826BA"/>
    <w:rsid w:val="005A2EF2"/>
    <w:rsid w:val="005C2003"/>
    <w:rsid w:val="005C2D63"/>
    <w:rsid w:val="00600D32"/>
    <w:rsid w:val="00623A96"/>
    <w:rsid w:val="006277E0"/>
    <w:rsid w:val="00644945"/>
    <w:rsid w:val="00647CDA"/>
    <w:rsid w:val="00664651"/>
    <w:rsid w:val="00664AC6"/>
    <w:rsid w:val="00670CBF"/>
    <w:rsid w:val="0068584C"/>
    <w:rsid w:val="00694437"/>
    <w:rsid w:val="00694613"/>
    <w:rsid w:val="006B67F5"/>
    <w:rsid w:val="007237C1"/>
    <w:rsid w:val="007358A5"/>
    <w:rsid w:val="00745657"/>
    <w:rsid w:val="00765E26"/>
    <w:rsid w:val="007C4A10"/>
    <w:rsid w:val="007C7361"/>
    <w:rsid w:val="00802B80"/>
    <w:rsid w:val="008246FB"/>
    <w:rsid w:val="00876718"/>
    <w:rsid w:val="00885FBA"/>
    <w:rsid w:val="00886D88"/>
    <w:rsid w:val="008B105E"/>
    <w:rsid w:val="008B12FC"/>
    <w:rsid w:val="008C4027"/>
    <w:rsid w:val="00910A97"/>
    <w:rsid w:val="00920FA8"/>
    <w:rsid w:val="00983912"/>
    <w:rsid w:val="009A7A51"/>
    <w:rsid w:val="009C6986"/>
    <w:rsid w:val="00A26EB6"/>
    <w:rsid w:val="00A77BFC"/>
    <w:rsid w:val="00AB0B03"/>
    <w:rsid w:val="00AB2FDC"/>
    <w:rsid w:val="00AD6193"/>
    <w:rsid w:val="00AF20F5"/>
    <w:rsid w:val="00B17CC6"/>
    <w:rsid w:val="00B209D5"/>
    <w:rsid w:val="00B8046A"/>
    <w:rsid w:val="00BE0672"/>
    <w:rsid w:val="00C01A32"/>
    <w:rsid w:val="00C04C55"/>
    <w:rsid w:val="00C05045"/>
    <w:rsid w:val="00C11C82"/>
    <w:rsid w:val="00C16ED5"/>
    <w:rsid w:val="00C22829"/>
    <w:rsid w:val="00C7082B"/>
    <w:rsid w:val="00C838AF"/>
    <w:rsid w:val="00C8573C"/>
    <w:rsid w:val="00CE0CB0"/>
    <w:rsid w:val="00CE6350"/>
    <w:rsid w:val="00D24BC5"/>
    <w:rsid w:val="00D370B6"/>
    <w:rsid w:val="00D46AE2"/>
    <w:rsid w:val="00D600EE"/>
    <w:rsid w:val="00D660DA"/>
    <w:rsid w:val="00DA0F95"/>
    <w:rsid w:val="00E11117"/>
    <w:rsid w:val="00E8355C"/>
    <w:rsid w:val="00E9149E"/>
    <w:rsid w:val="00E9667F"/>
    <w:rsid w:val="00EB1F21"/>
    <w:rsid w:val="00EB45FF"/>
    <w:rsid w:val="00EE3FF9"/>
    <w:rsid w:val="00F06F4A"/>
    <w:rsid w:val="00F14C42"/>
    <w:rsid w:val="00F14D4A"/>
    <w:rsid w:val="00F21D4D"/>
    <w:rsid w:val="00F35273"/>
    <w:rsid w:val="00F36698"/>
    <w:rsid w:val="00F50FCF"/>
    <w:rsid w:val="00F71F79"/>
    <w:rsid w:val="00F812D9"/>
    <w:rsid w:val="00FB02DE"/>
    <w:rsid w:val="00FC21F0"/>
    <w:rsid w:val="00FC40F7"/>
    <w:rsid w:val="00FE6A2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79D581A"/>
  <w14:defaultImageDpi w14:val="32767"/>
  <w15:chartTrackingRefBased/>
  <w15:docId w15:val="{D45EF4B9-8FD7-574E-A04C-804DB1A69E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AB2FDC"/>
    <w:rPr>
      <w:rFonts w:ascii="Times New Roman" w:hAnsi="Times New Roma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AB2FDC"/>
    <w:pPr>
      <w:spacing w:after="200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AB2FD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253818"/>
    <w:pPr>
      <w:framePr w:hSpace="180" w:wrap="around" w:vAnchor="text" w:hAnchor="text" w:y="62"/>
      <w:jc w:val="center"/>
    </w:pPr>
    <w:rPr>
      <w:rFonts w:cs="Times New Roman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53818"/>
    <w:rPr>
      <w:rFonts w:ascii="Times New Roman" w:hAnsi="Times New Roman" w:cs="Times New Roman"/>
    </w:rPr>
  </w:style>
  <w:style w:type="paragraph" w:customStyle="1" w:styleId="EndNoteBibliography">
    <w:name w:val="EndNote Bibliography"/>
    <w:basedOn w:val="Normal"/>
    <w:link w:val="EndNoteBibliographyChar"/>
    <w:rsid w:val="00253818"/>
    <w:pPr>
      <w:framePr w:hSpace="180" w:wrap="around" w:vAnchor="text" w:hAnchor="text" w:y="62"/>
    </w:pPr>
    <w:rPr>
      <w:rFonts w:cs="Times New Roman"/>
    </w:rPr>
  </w:style>
  <w:style w:type="character" w:customStyle="1" w:styleId="EndNoteBibliographyChar">
    <w:name w:val="EndNote Bibliography Char"/>
    <w:basedOn w:val="DefaultParagraphFont"/>
    <w:link w:val="EndNoteBibliography"/>
    <w:rsid w:val="00253818"/>
    <w:rPr>
      <w:rFonts w:ascii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545</Words>
  <Characters>3109</Characters>
  <Application>Microsoft Office Word</Application>
  <DocSecurity>0</DocSecurity>
  <Lines>25</Lines>
  <Paragraphs>7</Paragraphs>
  <ScaleCrop>false</ScaleCrop>
  <Company/>
  <LinksUpToDate>false</LinksUpToDate>
  <CharactersWithSpaces>36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hryn Langenfeld</dc:creator>
  <cp:keywords/>
  <dc:description/>
  <cp:lastModifiedBy>Kathryn Langenfeld</cp:lastModifiedBy>
  <cp:revision>4</cp:revision>
  <dcterms:created xsi:type="dcterms:W3CDTF">2020-10-28T15:13:00Z</dcterms:created>
  <dcterms:modified xsi:type="dcterms:W3CDTF">2021-02-09T20:52:00Z</dcterms:modified>
</cp:coreProperties>
</file>